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538018AE"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population</w:t>
      </w:r>
      <w:r w:rsidR="00B45FE5" w:rsidRPr="00FF7981">
        <w:rPr>
          <w:rFonts w:ascii="Times New Roman" w:hAnsi="Times New Roman" w:cs="Times New Roman"/>
          <w:bCs/>
        </w:rPr>
        <w:t xml:space="preserve"> dynamic</w:t>
      </w:r>
      <w:r w:rsidRPr="00FF7981">
        <w:rPr>
          <w:rFonts w:ascii="Times New Roman" w:hAnsi="Times New Roman" w:cs="Times New Roman"/>
          <w:bCs/>
        </w:rPr>
        <w:t xml:space="preserve">s and movement. The FNNR-ABM project, led </w:t>
      </w:r>
      <w:proofErr w:type="gramStart"/>
      <w:r w:rsidRPr="00FF7981">
        <w:rPr>
          <w:rFonts w:ascii="Times New Roman" w:hAnsi="Times New Roman" w:cs="Times New Roman"/>
          <w:bCs/>
        </w:rPr>
        <w:t xml:space="preserve">by </w:t>
      </w:r>
      <w:r w:rsidR="00991519" w:rsidRPr="00FF7981">
        <w:rPr>
          <w:rFonts w:ascii="Times New Roman" w:hAnsi="Times New Roman" w:cs="Times New Roman"/>
          <w:bCs/>
        </w:rPr>
        <w:t xml:space="preserve"> the</w:t>
      </w:r>
      <w:proofErr w:type="gramEnd"/>
      <w:r w:rsidR="00991519" w:rsidRPr="00FF7981">
        <w:rPr>
          <w:rFonts w:ascii="Times New Roman" w:hAnsi="Times New Roman" w:cs="Times New Roman"/>
          <w:bCs/>
        </w:rPr>
        <w:t xml:space="preserve"> PES project team (http://complexities.org/pes/)</w:t>
      </w:r>
      <w:r w:rsidRPr="00FF7981">
        <w:rPr>
          <w:rFonts w:ascii="Times New Roman" w:hAnsi="Times New Roman" w:cs="Times New Roman"/>
          <w:bCs/>
        </w:rPr>
        <w:t>, involves household PES enrollment.</w:t>
      </w:r>
    </w:p>
    <w:p w14:paraId="64352B77" w14:textId="77777777" w:rsidR="000A7D8E" w:rsidRPr="00FF7981" w:rsidRDefault="000A7D8E">
      <w:pPr>
        <w:jc w:val="center"/>
        <w:rPr>
          <w:rFonts w:ascii="Times New Roman" w:hAnsi="Times New Roman" w:cs="Times New Roman"/>
        </w:rPr>
      </w:pPr>
    </w:p>
    <w:p w14:paraId="66D165BF"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p>
    <w:p w14:paraId="0A393159" w14:textId="77777777" w:rsidR="000A7D8E" w:rsidRPr="00FF7981" w:rsidRDefault="000A7D8E">
      <w:pPr>
        <w:rPr>
          <w:rFonts w:ascii="Times New Roman" w:hAnsi="Times New Roman" w:cs="Times New Roman"/>
        </w:rPr>
      </w:pPr>
    </w:p>
    <w:p w14:paraId="4F26D875" w14:textId="77777777" w:rsidR="00EA2948" w:rsidRPr="00FF7981" w:rsidRDefault="00F8729C" w:rsidP="00E96EAF">
      <w:pPr>
        <w:rPr>
          <w:rFonts w:ascii="Times New Roman" w:hAnsi="Times New Roman" w:cs="Times New Roman"/>
        </w:rPr>
      </w:pPr>
      <w:r w:rsidRPr="00FF7981">
        <w:rPr>
          <w:rFonts w:ascii="Times New Roman" w:hAnsi="Times New Roman" w:cs="Times New Roman"/>
        </w:rPr>
        <w:t xml:space="preserve">FNNR – </w:t>
      </w:r>
      <w:proofErr w:type="spellStart"/>
      <w:r w:rsidRPr="00FF7981">
        <w:rPr>
          <w:rFonts w:ascii="Times New Roman" w:hAnsi="Times New Roman" w:cs="Times New Roman"/>
        </w:rPr>
        <w:t>Fanjingshan</w:t>
      </w:r>
      <w:proofErr w:type="spellEnd"/>
      <w:r w:rsidRPr="00FF7981">
        <w:rPr>
          <w:rFonts w:ascii="Times New Roman" w:hAnsi="Times New Roman" w:cs="Times New Roman"/>
        </w:rPr>
        <w:t xml:space="preserve">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2E0234"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77777777" w:rsidR="000A7D8E" w:rsidRPr="00FF7981" w:rsidRDefault="000A7D8E">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77777777"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w:t>
      </w:r>
      <w:proofErr w:type="spellStart"/>
      <w:r w:rsidRPr="00FF7981">
        <w:rPr>
          <w:rFonts w:ascii="Times New Roman" w:hAnsi="Times New Roman" w:cs="Times New Roman"/>
        </w:rPr>
        <w:t>openpyxl</w:t>
      </w:r>
      <w:proofErr w:type="spellEnd"/>
      <w:r w:rsidRPr="00FF7981">
        <w:rPr>
          <w:rFonts w:ascii="Times New Roman" w:hAnsi="Times New Roman" w:cs="Times New Roman"/>
        </w:rPr>
        <w:t>,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w:t>
      </w:r>
      <w:proofErr w:type="spellStart"/>
      <w:r w:rsidRPr="00FF7981">
        <w:rPr>
          <w:rFonts w:ascii="Times New Roman" w:hAnsi="Times New Roman" w:cs="Times New Roman"/>
        </w:rPr>
        <w:t>Github</w:t>
      </w:r>
      <w:proofErr w:type="spellEnd"/>
      <w:r w:rsidRPr="00FF7981">
        <w:rPr>
          <w:rFonts w:ascii="Times New Roman" w:hAnsi="Times New Roman" w:cs="Times New Roman"/>
        </w:rPr>
        <w:t>.</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77777777" w:rsidR="000A7D8E" w:rsidRPr="00FF7981"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314A565A" w14:textId="77777777" w:rsidR="004C25ED" w:rsidRPr="00FF7981" w:rsidRDefault="00797977">
      <w:pPr>
        <w:rPr>
          <w:rFonts w:ascii="Times New Roman" w:hAnsi="Times New Roman" w:cs="Times New Roman"/>
        </w:rPr>
      </w:pPr>
      <w:r w:rsidRPr="00FF7981">
        <w:rPr>
          <w:rFonts w:ascii="Times New Roman" w:hAnsi="Times New Roman" w:cs="Times New Roman"/>
        </w:rPr>
        <w:t>7</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457F4FBB"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experienced modelers can jump to Section 5]</w:t>
      </w:r>
      <w:r w:rsidR="002E0234"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xml:space="preserve">. At time of writing, </w:t>
      </w:r>
      <w:hyperlink r:id="rId7">
        <w:r w:rsidRPr="00FF7981">
          <w:rPr>
            <w:rStyle w:val="InternetLink"/>
            <w:rFonts w:ascii="Times New Roman" w:hAnsi="Times New Roman" w:cs="Times New Roman"/>
          </w:rPr>
          <w:t>Python 3.6.1</w:t>
        </w:r>
      </w:hyperlink>
      <w:r w:rsidRPr="00FF7981">
        <w:rPr>
          <w:rFonts w:ascii="Times New Roman" w:hAnsi="Times New Roman" w:cs="Times New Roman"/>
        </w:rPr>
        <w:t xml:space="preserve"> is the latest version, though again,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pP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Pr="00FF7981">
        <w:rPr>
          <w:rFonts w:ascii="Times New Roman" w:hAnsi="Times New Roman" w:cs="Times New Roman"/>
          <w:color w:val="0000FF"/>
          <w:sz w:val="28"/>
          <w:szCs w:val="28"/>
        </w:rPr>
        <w:t>o</w:t>
      </w:r>
      <w:r w:rsidRPr="00FF7981">
        <w:rPr>
          <w:rFonts w:ascii="Times New Roman" w:hAnsi="Times New Roman" w:cs="Times New Roman"/>
          <w:color w:val="0000CC"/>
          <w:sz w:val="28"/>
          <w:szCs w:val="28"/>
        </w:rPr>
        <w:t>penpyxl</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77777777" w:rsidR="00BD71CF" w:rsidRPr="00FF7981"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5085715" cy="1992630"/>
                    </a:xfrm>
                    <a:prstGeom prst="rect">
                      <a:avLst/>
                    </a:prstGeom>
                  </pic:spPr>
                </pic:pic>
              </a:graphicData>
            </a:graphic>
          </wp:anchor>
        </w:drawing>
      </w:r>
    </w:p>
    <w:p w14:paraId="36173D60" w14:textId="7E305D89" w:rsidR="000A7D8E" w:rsidRPr="00FF7981" w:rsidRDefault="002E0234">
      <w:pPr>
        <w:rPr>
          <w:rFonts w:ascii="Times New Roman" w:hAnsi="Times New Roman" w:cs="Times New Roman"/>
        </w:rPr>
      </w:pPr>
      <w:r w:rsidRPr="00FF7981">
        <w:rPr>
          <w:rFonts w:ascii="Times New Roman" w:hAnsi="Times New Roman" w:cs="Times New Roman"/>
        </w:rPr>
        <w:t>c. Select ‘Environment Variables...’.</w:t>
      </w: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1"/>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 most likely</w:t>
      </w:r>
    </w:p>
    <w:p w14:paraId="7C6066A6" w14:textId="77777777" w:rsidR="000A7D8E" w:rsidRPr="00FF7981" w:rsidRDefault="000A7D8E">
      <w:pPr>
        <w:rPr>
          <w:rFonts w:ascii="Times New Roman" w:hAnsi="Times New Roman" w:cs="Times New Roman"/>
        </w:rPr>
      </w:pPr>
    </w:p>
    <w:p w14:paraId="194EF7A7" w14:textId="77777777" w:rsidR="000A7D8E" w:rsidRPr="00FF7981"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77777777" w:rsidR="000A7D8E" w:rsidRPr="00FF7981" w:rsidRDefault="002E0234">
      <w:pPr>
        <w:rPr>
          <w:rFonts w:ascii="Times New Roman" w:hAnsi="Times New Roman" w:cs="Times New Roman"/>
        </w:rPr>
      </w:pPr>
      <w:r w:rsidRPr="00FF7981">
        <w:rPr>
          <w:rFonts w:ascii="Times New Roman" w:hAnsi="Times New Roman" w:cs="Times New Roman"/>
        </w:rPr>
        <w:t>cd C:\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71FF4DDE" w:rsidR="0005183A" w:rsidRPr="00FF7981" w:rsidRDefault="0005183A">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329131F0"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073591E5" w14:textId="3640DC00" w:rsidR="009A43C5" w:rsidRPr="00FF7981" w:rsidRDefault="009A43C5" w:rsidP="009A43C5">
      <w:pPr>
        <w:jc w:val="center"/>
        <w:rPr>
          <w:rFonts w:ascii="Times New Roman" w:hAnsi="Times New Roman" w:cs="Times New Roman"/>
        </w:rPr>
      </w:pPr>
      <w:r>
        <w:rPr>
          <w:rFonts w:ascii="Times New Roman" w:hAnsi="Times New Roman" w:cs="Times New Roman"/>
        </w:rPr>
        <w:t>Figure 3.4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2"/>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0B77C989" w:rsidR="0005183A" w:rsidRDefault="0005183A" w:rsidP="0005183A">
      <w:pPr>
        <w:rPr>
          <w:rFonts w:ascii="Times New Roman" w:hAnsi="Times New Roman" w:cs="Times New Roman"/>
          <w:b/>
        </w:rPr>
      </w:pPr>
      <w:r w:rsidRPr="00FF7981">
        <w:rPr>
          <w:rFonts w:ascii="Times New Roman" w:hAnsi="Times New Roman" w:cs="Times New Roman"/>
          <w:b/>
        </w:rPr>
        <w:t>Note: tornado should be version 4.5.2, not the latest version!</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2BA70B19" w:rsidR="00EA7036" w:rsidRPr="00FF7981" w:rsidRDefault="00EA7036" w:rsidP="00EA7036">
      <w:pPr>
        <w:jc w:val="center"/>
        <w:rPr>
          <w:rFonts w:ascii="Times New Roman" w:hAnsi="Times New Roman" w:cs="Times New Roman"/>
        </w:rPr>
      </w:pPr>
      <w:r>
        <w:rPr>
          <w:rFonts w:ascii="Times New Roman" w:hAnsi="Times New Roman" w:cs="Times New Roman"/>
        </w:rPr>
        <w:t xml:space="preserve">Figure 3.5 – Reverting to </w:t>
      </w:r>
      <w:proofErr w:type="spellStart"/>
      <w:r>
        <w:rPr>
          <w:rFonts w:ascii="Times New Roman" w:hAnsi="Times New Roman" w:cs="Times New Roman"/>
        </w:rPr>
        <w:t>tornardo</w:t>
      </w:r>
      <w:proofErr w:type="spellEnd"/>
      <w:r>
        <w:rPr>
          <w:rFonts w:ascii="Times New Roman" w:hAnsi="Times New Roman" w:cs="Times New Roman"/>
        </w:rPr>
        <w:t xml:space="preserve"> version 4.5.2</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w:t>
      </w:r>
      <w:proofErr w:type="spellStart"/>
      <w:r w:rsidRPr="00FF7981">
        <w:rPr>
          <w:rFonts w:ascii="Times New Roman" w:hAnsi="Times New Roman" w:cs="Times New Roman"/>
          <w:color w:val="0000FF"/>
          <w:sz w:val="28"/>
          <w:szCs w:val="28"/>
        </w:rPr>
        <w:t>Github</w:t>
      </w:r>
      <w:proofErr w:type="spellEnd"/>
      <w:r w:rsidRPr="00FF7981">
        <w:rPr>
          <w:rFonts w:ascii="Times New Roman" w:hAnsi="Times New Roman" w:cs="Times New Roman"/>
          <w:color w:val="0000FF"/>
          <w:sz w:val="28"/>
          <w:szCs w:val="28"/>
        </w:rPr>
        <w:t>.</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proofErr w:type="spellStart"/>
      <w:r w:rsidRPr="00FF7981">
        <w:rPr>
          <w:rFonts w:ascii="Times New Roman" w:hAnsi="Times New Roman" w:cs="Times New Roman"/>
        </w:rPr>
        <w:lastRenderedPageBreak/>
        <w:t>Github</w:t>
      </w:r>
      <w:proofErr w:type="spellEnd"/>
      <w:r w:rsidRPr="00FF7981">
        <w:rPr>
          <w:rFonts w:ascii="Times New Roman" w:hAnsi="Times New Roman" w:cs="Times New Roman"/>
        </w:rPr>
        <w:t xml:space="preserve">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w:t>
      </w:r>
      <w:proofErr w:type="spellStart"/>
      <w:r w:rsidRPr="00FF7981">
        <w:rPr>
          <w:rFonts w:ascii="Times New Roman" w:hAnsi="Times New Roman" w:cs="Times New Roman"/>
        </w:rPr>
        <w:t>Github</w:t>
      </w:r>
      <w:proofErr w:type="spellEnd"/>
      <w:r w:rsidRPr="00FF7981">
        <w:rPr>
          <w:rFonts w:ascii="Times New Roman" w:hAnsi="Times New Roman" w:cs="Times New Roman"/>
        </w:rPr>
        <w:t xml:space="preserve">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w:t>
      </w:r>
      <w:proofErr w:type="spellStart"/>
      <w:r w:rsidRPr="00FF7981">
        <w:rPr>
          <w:rFonts w:ascii="Times New Roman" w:hAnsi="Times New Roman" w:cs="Times New Roman"/>
        </w:rPr>
        <w:t>Github</w:t>
      </w:r>
      <w:proofErr w:type="spellEnd"/>
      <w:r w:rsidRPr="00FF7981">
        <w:rPr>
          <w:rFonts w:ascii="Times New Roman" w:hAnsi="Times New Roman" w:cs="Times New Roman"/>
        </w:rPr>
        <w:t xml:space="preserve"> repository is located at </w:t>
      </w:r>
      <w:hyperlink r:id="rId14">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4E3036A4"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 xml:space="preserve">Figure 4.1 – Downloading </w:t>
      </w:r>
      <w:proofErr w:type="spellStart"/>
      <w:r>
        <w:rPr>
          <w:rFonts w:ascii="Times New Roman" w:hAnsi="Times New Roman" w:cs="Times New Roman"/>
        </w:rPr>
        <w:t>Github</w:t>
      </w:r>
      <w:proofErr w:type="spellEnd"/>
      <w:r>
        <w:rPr>
          <w:rFonts w:ascii="Times New Roman" w:hAnsi="Times New Roman" w:cs="Times New Roman"/>
        </w:rPr>
        <w:t xml:space="preserve">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5"/>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6">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xml:space="preserve">. In this example, the master branch (see the leftmost grey button at the top of the image) is selected by default; it is usually the latest stable version of the project available. Once you click the green button, select the option on the right (download as .zip), unless you have </w:t>
      </w:r>
      <w:proofErr w:type="spellStart"/>
      <w:r w:rsidRPr="00FF7981">
        <w:rPr>
          <w:rFonts w:ascii="Times New Roman" w:hAnsi="Times New Roman" w:cs="Times New Roman"/>
        </w:rPr>
        <w:t>Github</w:t>
      </w:r>
      <w:proofErr w:type="spellEnd"/>
      <w:r w:rsidRPr="00FF7981">
        <w:rPr>
          <w:rFonts w:ascii="Times New Roman" w:hAnsi="Times New Roman" w:cs="Times New Roman"/>
        </w:rPr>
        <w:t xml:space="preserve"> for desktop installed and specifically 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77777777"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D96B6B" w:rsidRPr="00FF7981">
        <w:rPr>
          <w:rStyle w:val="InternetLink"/>
          <w:rFonts w:ascii="Times New Roman" w:hAnsi="Times New Roman" w:cs="Times New Roman"/>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xml:space="preserve">, then once the project has been created, create the Python package using File &gt; New… as shown in the figure below (Select ‘Python Package’ from </w:t>
      </w:r>
      <w:r w:rsidRPr="00FF7981">
        <w:rPr>
          <w:rFonts w:ascii="Times New Roman" w:hAnsi="Times New Roman" w:cs="Times New Roman"/>
        </w:rPr>
        <w:lastRenderedPageBreak/>
        <w:t>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0"/>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130C769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1"/>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2"/>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FC3033A"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57FC0B78"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3"/>
                    <a:stretch>
                      <a:fillRect/>
                    </a:stretch>
                  </pic:blipFill>
                  <pic:spPr bwMode="auto">
                    <a:xfrm>
                      <a:off x="0" y="0"/>
                      <a:ext cx="2828925" cy="1085850"/>
                    </a:xfrm>
                    <a:prstGeom prst="rect">
                      <a:avLst/>
                    </a:prstGeom>
                  </pic:spPr>
                </pic:pic>
              </a:graphicData>
            </a:graphic>
          </wp:anchor>
        </w:drawing>
      </w:r>
    </w:p>
    <w:p w14:paraId="68FB1877" w14:textId="7D773B23" w:rsidR="001035F4" w:rsidRDefault="00981F91">
      <w:pPr>
        <w:rPr>
          <w:rFonts w:ascii="Times New Roman" w:hAnsi="Times New Roman" w:cs="Times New Roman"/>
        </w:rPr>
      </w:pPr>
      <w:r>
        <w:rPr>
          <w:rFonts w:ascii="Times New Roman" w:hAnsi="Times New Roman" w:cs="Times New Roman"/>
        </w:rPr>
        <w:t>*Once you run the code, 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bookmarkStart w:id="1" w:name="_GoBack"/>
      <w:bookmarkEnd w:id="1"/>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77777777"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31310EBD"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 xml:space="preserve">five days in a year.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77777777"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420F2354" w:rsidR="00037533" w:rsidRPr="00FF7981" w:rsidRDefault="00037533">
      <w:pPr>
        <w:rPr>
          <w:rFonts w:ascii="Times New Roman" w:hAnsi="Times New Roman" w:cs="Times New Roman"/>
        </w:rPr>
      </w:pPr>
      <w:r w:rsidRPr="00FF7981">
        <w:rPr>
          <w:rFonts w:ascii="Times New Roman" w:hAnsi="Times New Roman" w:cs="Times New Roman"/>
        </w:rPr>
        <w:t>Below are the modules that comprise the model’s code.</w:t>
      </w:r>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77777777" w:rsidR="00B41D34" w:rsidRPr="00FF7981" w:rsidRDefault="00B41D34">
      <w:pPr>
        <w:rPr>
          <w:rFonts w:ascii="Times New Roman" w:hAnsi="Times New Roman" w:cs="Times New Roman"/>
        </w:rPr>
      </w:pPr>
      <w:r w:rsidRPr="00FF7981">
        <w:rPr>
          <w:rFonts w:ascii="Times New Roman" w:hAnsi="Times New Roman" w:cs="Times New Roman"/>
        </w:rPr>
        <w:t>Every step, the model runs, and each agent (family agents for the visualization and monkey agents for the population model) follows their rules as set in agents.py.</w:t>
      </w:r>
    </w:p>
    <w:p w14:paraId="0D6ADA82" w14:textId="77777777" w:rsidR="00B41D34" w:rsidRPr="00FF7981" w:rsidRDefault="00B41D34">
      <w:pPr>
        <w:rPr>
          <w:rFonts w:ascii="Times New Roman" w:hAnsi="Times New Roman" w:cs="Times New Roman"/>
        </w:rPr>
      </w:pPr>
    </w:p>
    <w:p w14:paraId="574D60DA" w14:textId="62FC30DB" w:rsidR="00D97F2A" w:rsidRPr="00FF7981" w:rsidRDefault="00A8552C">
      <w:pPr>
        <w:rPr>
          <w:rFonts w:ascii="Times New Roman" w:hAnsi="Times New Roman" w:cs="Times New Roman"/>
        </w:rPr>
      </w:pPr>
      <w:r w:rsidRPr="00FF7981">
        <w:rPr>
          <w:rFonts w:ascii="Times New Roman" w:hAnsi="Times New Roman" w:cs="Times New Roman"/>
          <w:b/>
        </w:rPr>
        <w:t>agents.py</w:t>
      </w:r>
      <w:r w:rsidR="00037533" w:rsidRPr="00FF7981">
        <w:rPr>
          <w:rFonts w:ascii="Times New Roman" w:hAnsi="Times New Roman" w:cs="Times New Roman"/>
        </w:rPr>
        <w:t xml:space="preserve"> – contains the Family and Monkey agent classes</w:t>
      </w:r>
      <w:r w:rsidR="00CD52D4" w:rsidRPr="00FF7981">
        <w:rPr>
          <w:rFonts w:ascii="Times New Roman" w:hAnsi="Times New Roman" w:cs="Times New Roman"/>
        </w:rPr>
        <w:t xml:space="preserve"> (as well as defining how the agents react to the environmental grid</w:t>
      </w:r>
      <w:r w:rsidR="00FF7981" w:rsidRPr="00FF7981">
        <w:rPr>
          <w:rFonts w:ascii="Times New Roman" w:hAnsi="Times New Roman" w:cs="Times New Roman"/>
        </w:rPr>
        <w:t xml:space="preserve"> (which in turn represents variables such as elevation, vegetation, slope, etc.)</w:t>
      </w:r>
      <w:r w:rsidR="0004798B" w:rsidRPr="00FF7981">
        <w:rPr>
          <w:rFonts w:ascii="Times New Roman" w:hAnsi="Times New Roman" w:cs="Times New Roman"/>
        </w:rPr>
        <w:t>—in the current version of the model, shown as the different elevation categories as defined by colors; in later versions, an imported Maxent grid</w:t>
      </w:r>
      <w:r w:rsidR="00CD52D4" w:rsidRPr="00FF7981">
        <w:rPr>
          <w:rFonts w:ascii="Times New Roman" w:hAnsi="Times New Roman" w:cs="Times New Roman"/>
        </w:rPr>
        <w:t>)</w:t>
      </w:r>
      <w:r w:rsidR="00037533" w:rsidRPr="00FF7981">
        <w:rPr>
          <w:rFonts w:ascii="Times New Roman" w:hAnsi="Times New Roman" w:cs="Times New Roman"/>
        </w:rPr>
        <w:t xml:space="preserve">. The Family agent class determines the behavior of the pixels in the visualization; 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4E896ACE" w14:textId="77777777" w:rsidR="00F50E51" w:rsidRPr="00FF7981" w:rsidRDefault="00F50E51">
      <w:pPr>
        <w:rPr>
          <w:rFonts w:ascii="Times New Roman" w:hAnsi="Times New Roman" w:cs="Times New Roman"/>
        </w:rPr>
      </w:pPr>
    </w:p>
    <w:p w14:paraId="08D331FD" w14:textId="77777777" w:rsidR="00037533" w:rsidRPr="00FF7981" w:rsidRDefault="00037533">
      <w:pPr>
        <w:rPr>
          <w:rFonts w:ascii="Times New Roman" w:hAnsi="Times New Roman" w:cs="Times New Roman"/>
        </w:rPr>
      </w:pPr>
      <w:r w:rsidRPr="00FF7981">
        <w:rPr>
          <w:rFonts w:ascii="Times New Roman" w:hAnsi="Times New Roman" w:cs="Times New Roman"/>
        </w:rPr>
        <w:t>Each</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lastRenderedPageBreak/>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3A9A583A" w14:textId="77777777" w:rsidR="00C63D38" w:rsidRPr="00FF7981" w:rsidRDefault="00AC4083">
      <w:pPr>
        <w:rPr>
          <w:rFonts w:ascii="Times New Roman" w:hAnsi="Times New Roman" w:cs="Times New Roman"/>
        </w:rPr>
      </w:pPr>
      <w:r w:rsidRPr="00FF7981">
        <w:rPr>
          <w:rFonts w:ascii="Times New Roman" w:hAnsi="Times New Roman" w:cs="Times New Roman"/>
        </w:rPr>
        <w:t xml:space="preserve">This module </w:t>
      </w:r>
      <w:r w:rsidR="00D53CFB" w:rsidRPr="00FF7981">
        <w:rPr>
          <w:rFonts w:ascii="Times New Roman" w:hAnsi="Times New Roman" w:cs="Times New Roman"/>
        </w:rPr>
        <w:t xml:space="preserve">agent.py </w:t>
      </w:r>
      <w:r w:rsidRPr="00FF7981">
        <w:rPr>
          <w:rFonts w:ascii="Times New Roman" w:hAnsi="Times New Roman" w:cs="Times New Roman"/>
        </w:rPr>
        <w:t>may be broken up into shorter parts later.</w:t>
      </w:r>
    </w:p>
    <w:p w14:paraId="4E377DD0" w14:textId="77777777" w:rsidR="00AC4083" w:rsidRPr="00FF7981" w:rsidRDefault="00AC4083">
      <w:pPr>
        <w:rPr>
          <w:rFonts w:ascii="Times New Roman" w:hAnsi="Times New Roman" w:cs="Times New Roman"/>
        </w:rPr>
      </w:pPr>
    </w:p>
    <w:p w14:paraId="41E27F1C" w14:textId="52DCE51F" w:rsidR="00037533" w:rsidRPr="00FF7981" w:rsidRDefault="00037533">
      <w:pPr>
        <w:rPr>
          <w:rFonts w:ascii="Times New Roman" w:hAnsi="Times New Roman" w:cs="Times New Roman"/>
        </w:rPr>
      </w:pPr>
      <w:r w:rsidRPr="00FF7981">
        <w:rPr>
          <w:rFonts w:ascii="Times New Roman" w:hAnsi="Times New Roman" w:cs="Times New Roman"/>
          <w:b/>
        </w:rPr>
        <w:t>maxent.py</w:t>
      </w:r>
      <w:r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29333A40" w14:textId="77777777" w:rsidR="00CD52D4" w:rsidRPr="00FF7981" w:rsidRDefault="00CD52D4">
      <w:pPr>
        <w:rPr>
          <w:rFonts w:ascii="Times New Roman" w:hAnsi="Times New Roman" w:cs="Times New Roman"/>
        </w:rPr>
      </w:pPr>
    </w:p>
    <w:p w14:paraId="2D4E845D" w14:textId="77777777" w:rsidR="00037533" w:rsidRPr="00FF7981" w:rsidRDefault="00037533">
      <w:pPr>
        <w:rPr>
          <w:rFonts w:ascii="Times New Roman" w:hAnsi="Times New Roman" w:cs="Times New Roman"/>
        </w:rPr>
      </w:pPr>
      <w:r w:rsidRPr="00FF7981">
        <w:rPr>
          <w:rFonts w:ascii="Times New Roman" w:hAnsi="Times New Roman" w:cs="Times New Roman"/>
          <w:b/>
        </w:rPr>
        <w:t>model_for_graph.py</w:t>
      </w:r>
      <w:r w:rsidRPr="00FF7981">
        <w:rPr>
          <w:rFonts w:ascii="Times New Roman" w:hAnsi="Times New Roman" w:cs="Times New Roman"/>
        </w:rPr>
        <w:t xml:space="preserve"> – contains redundant functions that would otherwise take up space in model.py and contribute trivially to understanding the model, but are necessary code-wise.</w:t>
      </w:r>
    </w:p>
    <w:p w14:paraId="3838B8D4" w14:textId="77777777" w:rsidR="00037533" w:rsidRPr="00FF7981" w:rsidRDefault="00037533">
      <w:pPr>
        <w:rPr>
          <w:rFonts w:ascii="Times New Roman" w:hAnsi="Times New Roman" w:cs="Times New Roman"/>
        </w:rPr>
      </w:pPr>
    </w:p>
    <w:p w14:paraId="73177D12" w14:textId="77777777" w:rsidR="00CD52D4" w:rsidRPr="00FF7981" w:rsidRDefault="00037533">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w:t>
      </w:r>
      <w:r w:rsidR="00CD52D4" w:rsidRPr="00FF7981">
        <w:rPr>
          <w:rFonts w:ascii="Times New Roman" w:hAnsi="Times New Roman" w:cs="Times New Roman"/>
        </w:rPr>
        <w:t xml:space="preserve">– exports results of the population sub-model to an Excel (.csv) file when graph.py is run. </w:t>
      </w:r>
    </w:p>
    <w:p w14:paraId="6726167F" w14:textId="77777777" w:rsidR="00CD52D4" w:rsidRPr="00FF7981" w:rsidRDefault="00CD52D4">
      <w:pPr>
        <w:rPr>
          <w:rFonts w:ascii="Times New Roman" w:hAnsi="Times New Roman" w:cs="Times New Roman"/>
        </w:rPr>
      </w:pPr>
    </w:p>
    <w:p w14:paraId="3B39E2D3" w14:textId="77777777" w:rsidR="00CD52D4" w:rsidRPr="00FF7981" w:rsidRDefault="00CD52D4">
      <w:pPr>
        <w:rPr>
          <w:rFonts w:ascii="Times New Roman" w:hAnsi="Times New Roman" w:cs="Times New Roman"/>
        </w:rPr>
      </w:pPr>
      <w:r w:rsidRPr="00FF7981">
        <w:rPr>
          <w:rFonts w:ascii="Times New Roman" w:hAnsi="Times New Roman" w:cs="Times New Roman"/>
          <w:b/>
        </w:rPr>
        <w:t>aggregated_dem.txt</w:t>
      </w:r>
      <w:r w:rsidRPr="00FF7981">
        <w:rPr>
          <w:rFonts w:ascii="Times New Roman" w:hAnsi="Times New Roman" w:cs="Times New Roman"/>
        </w:rPr>
        <w:t xml:space="preserve"> – the ASCII file that contains the environmental data the monkeys move upon. Will be replaced later with maxent.txt.</w:t>
      </w:r>
    </w:p>
    <w:p w14:paraId="36BF8694" w14:textId="77777777" w:rsidR="00CD52D4" w:rsidRPr="00FF7981" w:rsidRDefault="00CD52D4">
      <w:pPr>
        <w:rPr>
          <w:rFonts w:ascii="Times New Roman" w:hAnsi="Times New Roman" w:cs="Times New Roman"/>
          <w:color w:val="0000FF"/>
          <w:sz w:val="28"/>
          <w:szCs w:val="28"/>
        </w:rPr>
      </w:pPr>
    </w:p>
    <w:p w14:paraId="6C9AB201" w14:textId="77777777" w:rsidR="004C25ED" w:rsidRPr="00FF7981" w:rsidRDefault="00975EFA">
      <w:pPr>
        <w:rPr>
          <w:rFonts w:ascii="Times New Roman" w:hAnsi="Times New Roman" w:cs="Times New Roman"/>
          <w:color w:val="5B9BD5" w:themeColor="accent5"/>
          <w:sz w:val="28"/>
          <w:szCs w:val="28"/>
        </w:rPr>
      </w:pPr>
      <w:r w:rsidRPr="00FF7981">
        <w:rPr>
          <w:rFonts w:ascii="Times New Roman" w:hAnsi="Times New Roman" w:cs="Times New Roman"/>
          <w:color w:val="0000FF"/>
          <w:sz w:val="28"/>
          <w:szCs w:val="28"/>
        </w:rPr>
        <w:t>7.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77777777"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y</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77777777" w:rsidR="00451B5D" w:rsidRPr="00FF7981"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p>
    <w:p w14:paraId="1F0801A0" w14:textId="77777777" w:rsidR="004C25ED" w:rsidRPr="00FF7981" w:rsidRDefault="004C25ED">
      <w:pPr>
        <w:rPr>
          <w:rFonts w:ascii="Times New Roman" w:hAnsi="Times New Roman" w:cs="Times New Roman"/>
        </w:rPr>
      </w:pPr>
    </w:p>
    <w:p w14:paraId="11332CEC" w14:textId="77777777" w:rsidR="00DC4B3B" w:rsidRPr="00FF7981" w:rsidRDefault="00DC4B3B" w:rsidP="004C25ED">
      <w:pPr>
        <w:rPr>
          <w:rFonts w:ascii="Times New Roman" w:hAnsi="Times New Roman" w:cs="Times New Roman"/>
          <w:color w:val="0000FF"/>
          <w:sz w:val="28"/>
          <w:szCs w:val="28"/>
        </w:rPr>
      </w:pPr>
      <w:r w:rsidRPr="00FF7981">
        <w:rPr>
          <w:rFonts w:ascii="Times New Roman" w:hAnsi="Times New Roman" w:cs="Times New Roman"/>
          <w:color w:val="0000FF"/>
          <w:sz w:val="28"/>
          <w:szCs w:val="28"/>
        </w:rPr>
        <w:t>8.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089B8910"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w:t>
      </w:r>
      <w:proofErr w:type="spellStart"/>
      <w:r w:rsidRPr="00FF7981">
        <w:rPr>
          <w:rFonts w:ascii="Times New Roman" w:hAnsi="Times New Roman" w:cs="Times New Roman"/>
        </w:rPr>
        <w:t>Github</w:t>
      </w:r>
      <w:proofErr w:type="spellEnd"/>
      <w:r w:rsidRPr="00FF7981">
        <w:rPr>
          <w:rFonts w:ascii="Times New Roman" w:hAnsi="Times New Roman" w:cs="Times New Roman"/>
        </w:rPr>
        <w:t xml:space="preserve"> repository at </w:t>
      </w:r>
      <w:hyperlink r:id="rId25"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7777777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77777777" w:rsidR="00EC59E6" w:rsidRPr="00FF7981" w:rsidRDefault="00EC59E6">
      <w:pPr>
        <w:rPr>
          <w:rFonts w:ascii="Times New Roman" w:hAnsi="Times New Roman" w:cs="Times New Roman"/>
        </w:rPr>
      </w:pPr>
      <w:r w:rsidRPr="00FF7981">
        <w:rPr>
          <w:rFonts w:ascii="Times New Roman" w:hAnsi="Times New Roman" w:cs="Times New Roman"/>
        </w:rPr>
        <w:fldChar w:fldCharType="end"/>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D96B6B" w:rsidRDefault="00D96B6B">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53B0"/>
    <w:rsid w:val="00037533"/>
    <w:rsid w:val="00043100"/>
    <w:rsid w:val="0004798B"/>
    <w:rsid w:val="0005183A"/>
    <w:rsid w:val="00073B9C"/>
    <w:rsid w:val="000A7D8E"/>
    <w:rsid w:val="000B36FE"/>
    <w:rsid w:val="001035F4"/>
    <w:rsid w:val="001154DC"/>
    <w:rsid w:val="00130A4E"/>
    <w:rsid w:val="00145F18"/>
    <w:rsid w:val="001705B7"/>
    <w:rsid w:val="001A18B8"/>
    <w:rsid w:val="001B63D0"/>
    <w:rsid w:val="001D0E41"/>
    <w:rsid w:val="002264AF"/>
    <w:rsid w:val="00266E36"/>
    <w:rsid w:val="00285415"/>
    <w:rsid w:val="00290286"/>
    <w:rsid w:val="002A086F"/>
    <w:rsid w:val="002B3EF3"/>
    <w:rsid w:val="002D11FA"/>
    <w:rsid w:val="002D663F"/>
    <w:rsid w:val="002D7CCA"/>
    <w:rsid w:val="002E0234"/>
    <w:rsid w:val="0030539E"/>
    <w:rsid w:val="003330F2"/>
    <w:rsid w:val="0036265E"/>
    <w:rsid w:val="003954DB"/>
    <w:rsid w:val="003B3FD9"/>
    <w:rsid w:val="00411961"/>
    <w:rsid w:val="00432EE4"/>
    <w:rsid w:val="00451B5D"/>
    <w:rsid w:val="004B32CD"/>
    <w:rsid w:val="004C09AD"/>
    <w:rsid w:val="004C25ED"/>
    <w:rsid w:val="0051434C"/>
    <w:rsid w:val="00533144"/>
    <w:rsid w:val="00536E47"/>
    <w:rsid w:val="0054309A"/>
    <w:rsid w:val="00574903"/>
    <w:rsid w:val="0057543E"/>
    <w:rsid w:val="00594ED8"/>
    <w:rsid w:val="005A0325"/>
    <w:rsid w:val="005B48E0"/>
    <w:rsid w:val="005C5F7F"/>
    <w:rsid w:val="005F1F5E"/>
    <w:rsid w:val="005F374B"/>
    <w:rsid w:val="00605C67"/>
    <w:rsid w:val="00621E10"/>
    <w:rsid w:val="00660A7E"/>
    <w:rsid w:val="00672AE9"/>
    <w:rsid w:val="00673BD0"/>
    <w:rsid w:val="0067712E"/>
    <w:rsid w:val="0068162A"/>
    <w:rsid w:val="0069553D"/>
    <w:rsid w:val="006C358C"/>
    <w:rsid w:val="006D0739"/>
    <w:rsid w:val="00715A03"/>
    <w:rsid w:val="0072145D"/>
    <w:rsid w:val="007320D5"/>
    <w:rsid w:val="00734F67"/>
    <w:rsid w:val="007423BD"/>
    <w:rsid w:val="007624EE"/>
    <w:rsid w:val="007635BF"/>
    <w:rsid w:val="00775B14"/>
    <w:rsid w:val="00782D3A"/>
    <w:rsid w:val="00797977"/>
    <w:rsid w:val="007A38B9"/>
    <w:rsid w:val="007A63B5"/>
    <w:rsid w:val="007C0E9E"/>
    <w:rsid w:val="007D3AAB"/>
    <w:rsid w:val="007F1C94"/>
    <w:rsid w:val="008043B5"/>
    <w:rsid w:val="00811047"/>
    <w:rsid w:val="008144FE"/>
    <w:rsid w:val="008A61FC"/>
    <w:rsid w:val="008B7D31"/>
    <w:rsid w:val="009017DB"/>
    <w:rsid w:val="009242DC"/>
    <w:rsid w:val="00975EFA"/>
    <w:rsid w:val="00981F91"/>
    <w:rsid w:val="00991519"/>
    <w:rsid w:val="009A43C5"/>
    <w:rsid w:val="009A43E5"/>
    <w:rsid w:val="00A02C1A"/>
    <w:rsid w:val="00A05176"/>
    <w:rsid w:val="00A65F53"/>
    <w:rsid w:val="00A8074C"/>
    <w:rsid w:val="00A83749"/>
    <w:rsid w:val="00A8552C"/>
    <w:rsid w:val="00AC4083"/>
    <w:rsid w:val="00AC72D4"/>
    <w:rsid w:val="00AD0FED"/>
    <w:rsid w:val="00AD76C7"/>
    <w:rsid w:val="00B06FBF"/>
    <w:rsid w:val="00B41D34"/>
    <w:rsid w:val="00B45FE5"/>
    <w:rsid w:val="00B7415B"/>
    <w:rsid w:val="00B765E4"/>
    <w:rsid w:val="00B9003E"/>
    <w:rsid w:val="00BA166E"/>
    <w:rsid w:val="00BB5DB8"/>
    <w:rsid w:val="00BC3DCA"/>
    <w:rsid w:val="00BD2B82"/>
    <w:rsid w:val="00BD71CF"/>
    <w:rsid w:val="00BF06E8"/>
    <w:rsid w:val="00C63D38"/>
    <w:rsid w:val="00C86847"/>
    <w:rsid w:val="00C917DE"/>
    <w:rsid w:val="00CC252A"/>
    <w:rsid w:val="00CD52D4"/>
    <w:rsid w:val="00D059F6"/>
    <w:rsid w:val="00D164B5"/>
    <w:rsid w:val="00D53CFB"/>
    <w:rsid w:val="00D64419"/>
    <w:rsid w:val="00D96B6B"/>
    <w:rsid w:val="00D97F2A"/>
    <w:rsid w:val="00DA2A31"/>
    <w:rsid w:val="00DC4B3B"/>
    <w:rsid w:val="00DD7258"/>
    <w:rsid w:val="00DE2807"/>
    <w:rsid w:val="00E05909"/>
    <w:rsid w:val="00E14C01"/>
    <w:rsid w:val="00E3357D"/>
    <w:rsid w:val="00E616FE"/>
    <w:rsid w:val="00E762BF"/>
    <w:rsid w:val="00E93762"/>
    <w:rsid w:val="00E96EAF"/>
    <w:rsid w:val="00EA2948"/>
    <w:rsid w:val="00EA7036"/>
    <w:rsid w:val="00EC59E6"/>
    <w:rsid w:val="00F12BF1"/>
    <w:rsid w:val="00F25796"/>
    <w:rsid w:val="00F4091F"/>
    <w:rsid w:val="00F423E1"/>
    <w:rsid w:val="00F50E51"/>
    <w:rsid w:val="00F7092D"/>
    <w:rsid w:val="00F70B70"/>
    <w:rsid w:val="00F843D8"/>
    <w:rsid w:val="00F8589A"/>
    <w:rsid w:val="00F8729C"/>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commentsExtended" Target="commentsExtended.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https://www.python.org/downloads/release/python-361/" TargetMode="External"/><Relationship Id="rId12" Type="http://schemas.openxmlformats.org/officeDocument/2006/relationships/image" Target="media/image5.png"/><Relationship Id="rId17" Type="http://schemas.openxmlformats.org/officeDocument/2006/relationships/comments" Target="comments.xml"/><Relationship Id="rId25" Type="http://schemas.openxmlformats.org/officeDocument/2006/relationships/hyperlink" Target="https://github.com/jrmak/FNNR-ABM" TargetMode="External"/><Relationship Id="rId2" Type="http://schemas.openxmlformats.org/officeDocument/2006/relationships/numbering" Target="numbering.xml"/><Relationship Id="rId16" Type="http://schemas.openxmlformats.org/officeDocument/2006/relationships/hyperlink" Target="https://github.com/jrmak/FNNR-ABM"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4.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10" Type="http://schemas.openxmlformats.org/officeDocument/2006/relationships/image" Target="media/image3.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rmak/FNNR-ABM" TargetMode="External"/><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81AEE-6273-4A85-A8EC-669A65F5A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765</Words>
  <Characters>21463</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5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2</cp:revision>
  <dcterms:created xsi:type="dcterms:W3CDTF">2018-06-15T05:48:00Z</dcterms:created>
  <dcterms:modified xsi:type="dcterms:W3CDTF">2018-06-15T05:4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